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bookmarkStart w:id="0" w:name="_GoBack" w:displacedByCustomXml="next"/>
    <w:bookmarkEnd w:id="0" w:displacedByCustomXml="next"/>
    <w:sdt>
      <w:sdtPr>
        <w:alias w:val="Your Name:"/>
        <w:tag w:val="Your Name:"/>
        <w:id w:val="-686670367"/>
        <w:placeholder>
          <w:docPart w:val="C6FA943F2D7E461DA8AECB658DDAC97D"/>
        </w:placeholder>
        <w:temporary/>
        <w:showingPlcHdr/>
        <w15:appearance w15:val="hidden"/>
      </w:sdtPr>
      <w:sdtEndPr/>
      <w:sdtContent>
        <w:p w14:paraId="0D647E7F" w14:textId="77777777" w:rsidR="004B2002" w:rsidRDefault="00335974" w:rsidP="004B2002">
          <w:pPr>
            <w:pStyle w:val="NoSpacing"/>
          </w:pPr>
          <w:r>
            <w:t>Your Name</w:t>
          </w:r>
        </w:p>
      </w:sdtContent>
    </w:sdt>
    <w:p w14:paraId="635575D9" w14:textId="77777777" w:rsidR="004B2002" w:rsidRDefault="00335974" w:rsidP="004B2002">
      <w:pPr>
        <w:pStyle w:val="NoSpacing"/>
      </w:pPr>
      <w:sdt>
        <w:sdtPr>
          <w:alias w:val="Instructor Name:"/>
          <w:tag w:val="Instructor Name:"/>
          <w:id w:val="1392545257"/>
          <w:placeholder>
            <w:docPart w:val="61CDB33554F74040A00607E5765DD45A"/>
          </w:placeholder>
          <w:temporary/>
          <w:showingPlcHdr/>
          <w15:appearance w15:val="hidden"/>
        </w:sdtPr>
        <w:sdtEndPr/>
        <w:sdtContent>
          <w:r>
            <w:t>Instructor Name</w:t>
          </w:r>
        </w:sdtContent>
      </w:sdt>
    </w:p>
    <w:p w14:paraId="6096EA02" w14:textId="77777777" w:rsidR="004B2002" w:rsidRDefault="00335974" w:rsidP="004B2002">
      <w:pPr>
        <w:pStyle w:val="NoSpacing"/>
      </w:pPr>
      <w:sdt>
        <w:sdtPr>
          <w:alias w:val="Course Number:"/>
          <w:tag w:val="Course Number:"/>
          <w:id w:val="1249771000"/>
          <w:placeholder>
            <w:docPart w:val="93BF007BC8514DD9A8F2D5A5EB3ED483"/>
          </w:placeholder>
          <w:temporary/>
          <w:showingPlcHdr/>
          <w15:appearance w15:val="hidden"/>
        </w:sdtPr>
        <w:sdtEndPr/>
        <w:sdtContent>
          <w:r>
            <w:t>Course Number</w:t>
          </w:r>
        </w:sdtContent>
      </w:sdt>
    </w:p>
    <w:p w14:paraId="189C4950" w14:textId="77777777" w:rsidR="004B2002" w:rsidRPr="004B2002" w:rsidRDefault="00335974" w:rsidP="004B2002">
      <w:pPr>
        <w:pStyle w:val="NoSpacing"/>
      </w:pPr>
      <w:sdt>
        <w:sdtPr>
          <w:alias w:val="Date:"/>
          <w:tag w:val="Date:"/>
          <w:id w:val="518209038"/>
          <w:placeholder>
            <w:docPart w:val="0642757E8F01462F88BB3E0BA359D897"/>
          </w:placeholder>
          <w:temporary/>
          <w:showingPlcHdr/>
          <w15:appearance w15:val="hidden"/>
        </w:sdtPr>
        <w:sdtEndPr/>
        <w:sdtContent>
          <w:r>
            <w:t>Date</w:t>
          </w:r>
        </w:sdtContent>
      </w:sdt>
    </w:p>
    <w:p w14:paraId="3EB53BD5" w14:textId="77777777" w:rsidR="00B87183" w:rsidRDefault="00335974" w:rsidP="00546818">
      <w:pPr>
        <w:spacing w:line="480" w:lineRule="auto"/>
        <w:ind w:firstLine="720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The Recurring Motif of the Jump in Lord Jim</w:t>
      </w:r>
    </w:p>
    <w:p w14:paraId="49C535F1" w14:textId="77777777" w:rsidR="00713BC0" w:rsidRPr="00E36D5F" w:rsidRDefault="00335974" w:rsidP="00E36D5F">
      <w:pPr>
        <w:spacing w:line="48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 w:rsidRPr="00E36D5F">
        <w:rPr>
          <w:rFonts w:ascii="Times New Roman" w:hAnsi="Times New Roman" w:cs="Times New Roman"/>
          <w:sz w:val="24"/>
          <w:szCs w:val="24"/>
        </w:rPr>
        <w:t xml:space="preserve">Lord </w:t>
      </w:r>
      <w:r w:rsidR="00DF2109" w:rsidRPr="00E36D5F">
        <w:rPr>
          <w:rFonts w:ascii="Times New Roman" w:hAnsi="Times New Roman" w:cs="Times New Roman"/>
          <w:sz w:val="24"/>
          <w:szCs w:val="24"/>
        </w:rPr>
        <w:t xml:space="preserve">Jim is a British man with full of ambitions. </w:t>
      </w:r>
      <w:r w:rsidR="009B795B" w:rsidRPr="00E36D5F">
        <w:rPr>
          <w:rFonts w:ascii="Times New Roman" w:hAnsi="Times New Roman" w:cs="Times New Roman"/>
          <w:sz w:val="24"/>
          <w:szCs w:val="24"/>
        </w:rPr>
        <w:t xml:space="preserve">He always thinks of big dreams, and he considers himself a hero. He is an idealistic and imaginative person. He is not a politician, but he wants to see himself as famous as the kings and generals of the army. </w:t>
      </w:r>
      <w:r w:rsidR="002111FB" w:rsidRPr="00E36D5F">
        <w:rPr>
          <w:rFonts w:ascii="Times New Roman" w:hAnsi="Times New Roman" w:cs="Times New Roman"/>
          <w:sz w:val="24"/>
          <w:szCs w:val="24"/>
        </w:rPr>
        <w:t xml:space="preserve">He joins the ship in search of opportunities that enable him to prove his bravery and daring. </w:t>
      </w:r>
      <w:r w:rsidR="00330DBD" w:rsidRPr="00E36D5F">
        <w:rPr>
          <w:rFonts w:ascii="Times New Roman" w:hAnsi="Times New Roman" w:cs="Times New Roman"/>
          <w:sz w:val="24"/>
          <w:szCs w:val="24"/>
        </w:rPr>
        <w:t xml:space="preserve">Throughout his life, Lord Jim dreams of performing acts that can prove his bravery and courage and that can make him a hero like personality. </w:t>
      </w:r>
      <w:r w:rsidR="00526BE4" w:rsidRPr="00E36D5F">
        <w:rPr>
          <w:rFonts w:ascii="Times New Roman" w:hAnsi="Times New Roman" w:cs="Times New Roman"/>
          <w:sz w:val="24"/>
          <w:szCs w:val="24"/>
        </w:rPr>
        <w:t>Lord Jim joins a naval ship as a clerk. He wants to grow his career as a sea-man. He works very hard there and soon he becomes the chief mate of the port of Patna. He gets his trip on a ship that plans to move from Patna to Mecca. All of the passengers of the ship are pilgrims.</w:t>
      </w:r>
      <w:r w:rsidR="00956535" w:rsidRPr="00E36D5F">
        <w:rPr>
          <w:rFonts w:ascii="Times New Roman" w:hAnsi="Times New Roman" w:cs="Times New Roman"/>
          <w:sz w:val="24"/>
          <w:szCs w:val="24"/>
        </w:rPr>
        <w:t xml:space="preserve"> During the journey, the ship sticks into a sea storm and there seem no chances of survival. </w:t>
      </w:r>
      <w:r w:rsidR="002D2C79" w:rsidRPr="00E36D5F">
        <w:rPr>
          <w:rFonts w:ascii="Times New Roman" w:hAnsi="Times New Roman" w:cs="Times New Roman"/>
          <w:sz w:val="24"/>
          <w:szCs w:val="24"/>
        </w:rPr>
        <w:t xml:space="preserve">In this situation, </w:t>
      </w:r>
      <w:r w:rsidR="00702244" w:rsidRPr="00E36D5F">
        <w:rPr>
          <w:rFonts w:ascii="Times New Roman" w:hAnsi="Times New Roman" w:cs="Times New Roman"/>
          <w:sz w:val="24"/>
          <w:szCs w:val="24"/>
        </w:rPr>
        <w:t>Lord</w:t>
      </w:r>
      <w:r w:rsidR="002D2C79" w:rsidRPr="00E36D5F">
        <w:rPr>
          <w:rFonts w:ascii="Times New Roman" w:hAnsi="Times New Roman" w:cs="Times New Roman"/>
          <w:sz w:val="24"/>
          <w:szCs w:val="24"/>
        </w:rPr>
        <w:t xml:space="preserve"> Jim jumps from the ship that he </w:t>
      </w:r>
      <w:r w:rsidR="00710272" w:rsidRPr="00E36D5F">
        <w:rPr>
          <w:rFonts w:ascii="Times New Roman" w:hAnsi="Times New Roman" w:cs="Times New Roman"/>
          <w:sz w:val="24"/>
          <w:szCs w:val="24"/>
        </w:rPr>
        <w:t>later considers a jump into a we</w:t>
      </w:r>
      <w:r w:rsidR="002D2C79" w:rsidRPr="00E36D5F">
        <w:rPr>
          <w:rFonts w:ascii="Times New Roman" w:hAnsi="Times New Roman" w:cs="Times New Roman"/>
          <w:sz w:val="24"/>
          <w:szCs w:val="24"/>
        </w:rPr>
        <w:t xml:space="preserve">ll. </w:t>
      </w:r>
    </w:p>
    <w:p w14:paraId="2DB3370B" w14:textId="77777777" w:rsidR="00E36D5F" w:rsidRDefault="00335974" w:rsidP="00E36D5F">
      <w:pPr>
        <w:spacing w:line="48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 w:rsidRPr="00E36D5F">
        <w:rPr>
          <w:rFonts w:ascii="Times New Roman" w:hAnsi="Times New Roman" w:cs="Times New Roman"/>
          <w:sz w:val="24"/>
          <w:szCs w:val="24"/>
        </w:rPr>
        <w:t xml:space="preserve">The Patna incident is the event that provides Lord Jim an opportunity to prove his courage and daring. </w:t>
      </w:r>
      <w:r w:rsidR="00B064DD" w:rsidRPr="00E36D5F">
        <w:rPr>
          <w:rFonts w:ascii="Times New Roman" w:hAnsi="Times New Roman" w:cs="Times New Roman"/>
          <w:sz w:val="24"/>
          <w:szCs w:val="24"/>
        </w:rPr>
        <w:t xml:space="preserve">In </w:t>
      </w:r>
      <w:r w:rsidR="00B53FCE" w:rsidRPr="00E36D5F">
        <w:rPr>
          <w:rFonts w:ascii="Times New Roman" w:hAnsi="Times New Roman" w:cs="Times New Roman"/>
          <w:sz w:val="24"/>
          <w:szCs w:val="24"/>
        </w:rPr>
        <w:t>the 9</w:t>
      </w:r>
      <w:r w:rsidR="00B53FCE" w:rsidRPr="00E36D5F">
        <w:rPr>
          <w:rFonts w:ascii="Times New Roman" w:hAnsi="Times New Roman" w:cs="Times New Roman"/>
          <w:sz w:val="24"/>
          <w:szCs w:val="24"/>
          <w:vertAlign w:val="superscript"/>
        </w:rPr>
        <w:t>th</w:t>
      </w:r>
      <w:r w:rsidR="00B53FCE" w:rsidRPr="00E36D5F">
        <w:rPr>
          <w:rFonts w:ascii="Times New Roman" w:hAnsi="Times New Roman" w:cs="Times New Roman"/>
          <w:sz w:val="24"/>
          <w:szCs w:val="24"/>
        </w:rPr>
        <w:t xml:space="preserve"> chapter of novel Lord Jim, this Jump of Jim is narrated in a way where it becomes very difficult for the reader to identify the true reasons behind the jump of Lord Jim. </w:t>
      </w:r>
      <w:r w:rsidR="00023BCE" w:rsidRPr="00E36D5F">
        <w:rPr>
          <w:rFonts w:ascii="Times New Roman" w:hAnsi="Times New Roman" w:cs="Times New Roman"/>
          <w:sz w:val="24"/>
          <w:szCs w:val="24"/>
        </w:rPr>
        <w:t xml:space="preserve">In this chapter, the jump is surrounded by many impressionistic details. </w:t>
      </w:r>
      <w:r w:rsidR="00D759D4" w:rsidRPr="00E36D5F">
        <w:rPr>
          <w:rFonts w:ascii="Times New Roman" w:hAnsi="Times New Roman" w:cs="Times New Roman"/>
          <w:sz w:val="24"/>
          <w:szCs w:val="24"/>
        </w:rPr>
        <w:t xml:space="preserve">The impressions of the ship crew make it difficult to separate them with the true feelings of Lord Jim. Impression of all the ship crew provides a reader with the thought that Lord Jim jumps because of the fear of death. But the lord Jim's view is different. </w:t>
      </w:r>
      <w:r w:rsidR="001938E5" w:rsidRPr="00E36D5F">
        <w:rPr>
          <w:rFonts w:ascii="Times New Roman" w:hAnsi="Times New Roman" w:cs="Times New Roman"/>
          <w:sz w:val="24"/>
          <w:szCs w:val="24"/>
        </w:rPr>
        <w:t xml:space="preserve">Lord Jim wants to save the pilgrims at that time, but the time is very short. </w:t>
      </w:r>
      <w:r w:rsidR="00AB44F6" w:rsidRPr="00E36D5F">
        <w:rPr>
          <w:rFonts w:ascii="Times New Roman" w:hAnsi="Times New Roman" w:cs="Times New Roman"/>
          <w:sz w:val="24"/>
          <w:szCs w:val="24"/>
        </w:rPr>
        <w:t xml:space="preserve">All the staff of the ship is trying to save their </w:t>
      </w:r>
      <w:r w:rsidR="00AB44F6" w:rsidRPr="00E36D5F">
        <w:rPr>
          <w:rFonts w:ascii="Times New Roman" w:hAnsi="Times New Roman" w:cs="Times New Roman"/>
          <w:sz w:val="24"/>
          <w:szCs w:val="24"/>
        </w:rPr>
        <w:lastRenderedPageBreak/>
        <w:t xml:space="preserve">own life. </w:t>
      </w:r>
      <w:r w:rsidR="00A9126D" w:rsidRPr="00E36D5F">
        <w:rPr>
          <w:rFonts w:ascii="Times New Roman" w:hAnsi="Times New Roman" w:cs="Times New Roman"/>
          <w:sz w:val="24"/>
          <w:szCs w:val="24"/>
        </w:rPr>
        <w:t xml:space="preserve">Lord Jim is not happy with </w:t>
      </w:r>
      <w:r w:rsidR="00D86F19" w:rsidRPr="00E36D5F">
        <w:rPr>
          <w:rFonts w:ascii="Times New Roman" w:hAnsi="Times New Roman" w:cs="Times New Roman"/>
          <w:sz w:val="24"/>
          <w:szCs w:val="24"/>
        </w:rPr>
        <w:t xml:space="preserve">the behavior of his fellowmen who save their life by jumping into the boat. </w:t>
      </w:r>
      <w:r w:rsidR="00401C3F" w:rsidRPr="00E36D5F">
        <w:rPr>
          <w:rFonts w:ascii="Times New Roman" w:hAnsi="Times New Roman" w:cs="Times New Roman"/>
          <w:sz w:val="24"/>
          <w:szCs w:val="24"/>
        </w:rPr>
        <w:t xml:space="preserve">The whole staff of the ship </w:t>
      </w:r>
      <w:r w:rsidR="00D35E1A" w:rsidRPr="00E36D5F">
        <w:rPr>
          <w:rFonts w:ascii="Times New Roman" w:hAnsi="Times New Roman" w:cs="Times New Roman"/>
          <w:sz w:val="24"/>
          <w:szCs w:val="24"/>
        </w:rPr>
        <w:t>farces and urge Lord Jim to jump into the boat to save his life.</w:t>
      </w:r>
    </w:p>
    <w:p w14:paraId="4F536854" w14:textId="77777777" w:rsidR="00702244" w:rsidRPr="00E36D5F" w:rsidRDefault="00335974" w:rsidP="00E36D5F">
      <w:pPr>
        <w:spacing w:line="48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 w:rsidRPr="00E36D5F">
        <w:rPr>
          <w:rFonts w:ascii="Times New Roman" w:hAnsi="Times New Roman" w:cs="Times New Roman"/>
          <w:sz w:val="24"/>
          <w:szCs w:val="24"/>
        </w:rPr>
        <w:t xml:space="preserve">Lord Jim considers this event as an opportunity to become a hero, but the voices of the crew forced him to jump. </w:t>
      </w:r>
      <w:r w:rsidR="00E70D9E" w:rsidRPr="00E36D5F">
        <w:rPr>
          <w:rFonts w:ascii="Times New Roman" w:hAnsi="Times New Roman" w:cs="Times New Roman"/>
          <w:sz w:val="24"/>
          <w:szCs w:val="24"/>
        </w:rPr>
        <w:t xml:space="preserve">Their voices were full of fear. Lord Jim considers himself as a better person than the other member of staff because he does not feel the fear of death. </w:t>
      </w:r>
      <w:r w:rsidR="00697B94" w:rsidRPr="00E36D5F">
        <w:rPr>
          <w:rFonts w:ascii="Times New Roman" w:hAnsi="Times New Roman" w:cs="Times New Roman"/>
          <w:sz w:val="24"/>
          <w:szCs w:val="24"/>
        </w:rPr>
        <w:t xml:space="preserve">He wants to save the 800 sleeping pilgrims. He </w:t>
      </w:r>
      <w:r w:rsidR="00DB088A" w:rsidRPr="00E36D5F">
        <w:rPr>
          <w:rFonts w:ascii="Times New Roman" w:hAnsi="Times New Roman" w:cs="Times New Roman"/>
          <w:sz w:val="24"/>
          <w:szCs w:val="24"/>
        </w:rPr>
        <w:t xml:space="preserve">wants to become a hero, a brave person. </w:t>
      </w:r>
      <w:r w:rsidR="00AB78F6" w:rsidRPr="00E36D5F">
        <w:rPr>
          <w:rFonts w:ascii="Times New Roman" w:hAnsi="Times New Roman" w:cs="Times New Roman"/>
          <w:sz w:val="24"/>
          <w:szCs w:val="24"/>
        </w:rPr>
        <w:t>But the behavior of the crew forces him to jump. He neither jump</w:t>
      </w:r>
      <w:r w:rsidR="00985DF3" w:rsidRPr="00E36D5F">
        <w:rPr>
          <w:rFonts w:ascii="Times New Roman" w:hAnsi="Times New Roman" w:cs="Times New Roman"/>
          <w:sz w:val="24"/>
          <w:szCs w:val="24"/>
        </w:rPr>
        <w:t>s from the boat to save his life, nor</w:t>
      </w:r>
      <w:r w:rsidR="00AB78F6" w:rsidRPr="00E36D5F">
        <w:rPr>
          <w:rFonts w:ascii="Times New Roman" w:hAnsi="Times New Roman" w:cs="Times New Roman"/>
          <w:sz w:val="24"/>
          <w:szCs w:val="24"/>
        </w:rPr>
        <w:t xml:space="preserve"> </w:t>
      </w:r>
      <w:r w:rsidR="00985DF3" w:rsidRPr="00E36D5F">
        <w:rPr>
          <w:rFonts w:ascii="Times New Roman" w:hAnsi="Times New Roman" w:cs="Times New Roman"/>
          <w:sz w:val="24"/>
          <w:szCs w:val="24"/>
        </w:rPr>
        <w:t>does the fear of death become</w:t>
      </w:r>
      <w:r w:rsidR="00AB78F6" w:rsidRPr="00E36D5F">
        <w:rPr>
          <w:rFonts w:ascii="Times New Roman" w:hAnsi="Times New Roman" w:cs="Times New Roman"/>
          <w:sz w:val="24"/>
          <w:szCs w:val="24"/>
        </w:rPr>
        <w:t xml:space="preserve"> the reason for his jump. </w:t>
      </w:r>
      <w:r w:rsidR="002B2519" w:rsidRPr="00E36D5F">
        <w:rPr>
          <w:rFonts w:ascii="Times New Roman" w:hAnsi="Times New Roman" w:cs="Times New Roman"/>
          <w:sz w:val="24"/>
          <w:szCs w:val="24"/>
        </w:rPr>
        <w:t>He jump</w:t>
      </w:r>
      <w:r w:rsidR="00D70F2C" w:rsidRPr="00E36D5F">
        <w:rPr>
          <w:rFonts w:ascii="Times New Roman" w:hAnsi="Times New Roman" w:cs="Times New Roman"/>
          <w:sz w:val="24"/>
          <w:szCs w:val="24"/>
        </w:rPr>
        <w:t>s in a feeling of helplessness and confusion.</w:t>
      </w:r>
      <w:r w:rsidR="00B66887" w:rsidRPr="00E36D5F">
        <w:rPr>
          <w:rFonts w:ascii="Times New Roman" w:hAnsi="Times New Roman" w:cs="Times New Roman"/>
          <w:sz w:val="24"/>
          <w:szCs w:val="24"/>
        </w:rPr>
        <w:t xml:space="preserve"> His decision to jump is just an unconscious action. He listens to the awful screams of his fellowmen. They all want him to jump on the boat to save a life. </w:t>
      </w:r>
      <w:r w:rsidR="00576AC7" w:rsidRPr="00E36D5F">
        <w:rPr>
          <w:rFonts w:ascii="Times New Roman" w:hAnsi="Times New Roman" w:cs="Times New Roman"/>
          <w:sz w:val="24"/>
          <w:szCs w:val="24"/>
        </w:rPr>
        <w:t xml:space="preserve">His mind wants to stay on the ship to save the pilgrims. But he finds himself helpless. The emotions of </w:t>
      </w:r>
      <w:r w:rsidR="00725B01" w:rsidRPr="00E36D5F">
        <w:rPr>
          <w:rFonts w:ascii="Times New Roman" w:hAnsi="Times New Roman" w:cs="Times New Roman"/>
          <w:sz w:val="24"/>
          <w:szCs w:val="24"/>
        </w:rPr>
        <w:t xml:space="preserve">helplessness and the screams of his fellowmen make him confuse, which leads him to make a jump unconsciously. </w:t>
      </w:r>
      <w:r w:rsidR="003E5774" w:rsidRPr="00E36D5F">
        <w:rPr>
          <w:rFonts w:ascii="Times New Roman" w:hAnsi="Times New Roman" w:cs="Times New Roman"/>
          <w:sz w:val="24"/>
          <w:szCs w:val="24"/>
        </w:rPr>
        <w:t xml:space="preserve">The writer of Lord Jim, </w:t>
      </w:r>
      <w:r w:rsidR="003E5774" w:rsidRPr="00E36D5F">
        <w:rPr>
          <w:rFonts w:ascii="Times New Roman" w:eastAsia="Times New Roman" w:hAnsi="Times New Roman" w:cs="Times New Roman"/>
          <w:sz w:val="24"/>
          <w:szCs w:val="24"/>
        </w:rPr>
        <w:t>Joseph Conrad, presents the story of another seaman Brierly</w:t>
      </w:r>
      <w:r w:rsidR="00295F86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00295F86">
        <w:rPr>
          <w:rFonts w:ascii="Times New Roman" w:eastAsia="Times New Roman" w:hAnsi="Times New Roman" w:cs="Times New Roman"/>
          <w:sz w:val="24"/>
          <w:szCs w:val="24"/>
        </w:rPr>
        <w:fldChar w:fldCharType="begin"/>
      </w:r>
      <w:r w:rsidR="00295F86">
        <w:rPr>
          <w:rFonts w:ascii="Times New Roman" w:eastAsia="Times New Roman" w:hAnsi="Times New Roman" w:cs="Times New Roman"/>
          <w:sz w:val="24"/>
          <w:szCs w:val="24"/>
        </w:rPr>
        <w:instrText xml:space="preserve"> ADDIN ZOTERO_ITEM CSL_CITATION {"citationID":"0M1eFDJM","properties":{"formattedCitation":"(Conrad)","plainCitation":"(Conrad)","noteIndex":0},"citationItems":[{"id":1021,"uris":["http://zotero.org/users/local/s8f0QVnP/items/WPXZSWQ9"],"uri":["http://zotero.org/users/local/s8f0QVnP/items/WPXZSWQ9"],"itemData":{"id":1021,"type":"chapter","container-title":"Lord Jim","edition":"1st","event-place":"United Kingdom","publisher":"Blackwood's magzine","publisher-place":"United Kingdom","title":"Chapter 11","author":[{"family":"Conrad","given":"Joseph"}],"issued":{"date-parts":[["1990"]]}}}],"schema":"https://github.com/citation-style-language/schema/raw/master/csl-citation.json"} </w:instrText>
      </w:r>
      <w:r w:rsidR="00295F86">
        <w:rPr>
          <w:rFonts w:ascii="Times New Roman" w:eastAsia="Times New Roman" w:hAnsi="Times New Roman" w:cs="Times New Roman"/>
          <w:sz w:val="24"/>
          <w:szCs w:val="24"/>
        </w:rPr>
        <w:fldChar w:fldCharType="separate"/>
      </w:r>
      <w:r w:rsidR="00295F86" w:rsidRPr="00295F86">
        <w:rPr>
          <w:rFonts w:ascii="Times New Roman" w:hAnsi="Times New Roman" w:cs="Times New Roman"/>
          <w:sz w:val="24"/>
        </w:rPr>
        <w:t>(Conrad)</w:t>
      </w:r>
      <w:r w:rsidR="00295F86">
        <w:rPr>
          <w:rFonts w:ascii="Times New Roman" w:eastAsia="Times New Roman" w:hAnsi="Times New Roman" w:cs="Times New Roman"/>
          <w:sz w:val="24"/>
          <w:szCs w:val="24"/>
        </w:rPr>
        <w:fldChar w:fldCharType="end"/>
      </w:r>
      <w:r w:rsidR="003E5774" w:rsidRPr="00E36D5F">
        <w:rPr>
          <w:rFonts w:ascii="Times New Roman" w:eastAsia="Times New Roman" w:hAnsi="Times New Roman" w:cs="Times New Roman"/>
          <w:sz w:val="24"/>
          <w:szCs w:val="24"/>
        </w:rPr>
        <w:t>.</w:t>
      </w:r>
      <w:r w:rsidR="0057765F" w:rsidRPr="00E36D5F">
        <w:rPr>
          <w:rFonts w:ascii="Times New Roman" w:eastAsia="Times New Roman" w:hAnsi="Times New Roman" w:cs="Times New Roman"/>
          <w:sz w:val="24"/>
          <w:szCs w:val="24"/>
        </w:rPr>
        <w:t xml:space="preserve"> Brierly is the captain of a ship, and he earns a lot of respect as a courageous seaman.</w:t>
      </w:r>
      <w:r w:rsidR="0004057F" w:rsidRPr="00E36D5F">
        <w:rPr>
          <w:rFonts w:ascii="Times New Roman" w:eastAsia="Times New Roman" w:hAnsi="Times New Roman" w:cs="Times New Roman"/>
          <w:sz w:val="24"/>
          <w:szCs w:val="24"/>
        </w:rPr>
        <w:t xml:space="preserve"> He also has to jump from his ship to save a life. This jump of Brierly gives him so regret and shame that he attempts suicide.  </w:t>
      </w:r>
    </w:p>
    <w:p w14:paraId="4DD6355B" w14:textId="77777777" w:rsidR="00716534" w:rsidRPr="00E36D5F" w:rsidRDefault="00335974" w:rsidP="00E36D5F">
      <w:pPr>
        <w:spacing w:line="48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 w:rsidRPr="00E36D5F">
        <w:rPr>
          <w:rFonts w:ascii="Times New Roman" w:hAnsi="Times New Roman" w:cs="Times New Roman"/>
          <w:sz w:val="24"/>
          <w:szCs w:val="24"/>
        </w:rPr>
        <w:t>This event of jumping changes the life of Lord Jim. He feels regret t</w:t>
      </w:r>
      <w:r w:rsidRPr="00E36D5F">
        <w:rPr>
          <w:rFonts w:ascii="Times New Roman" w:hAnsi="Times New Roman" w:cs="Times New Roman"/>
          <w:sz w:val="24"/>
          <w:szCs w:val="24"/>
        </w:rPr>
        <w:t xml:space="preserve">hat he should have stayed on the ship to save the life of pilgrims. </w:t>
      </w:r>
      <w:r w:rsidR="00C0594D" w:rsidRPr="00E36D5F">
        <w:rPr>
          <w:rFonts w:ascii="Times New Roman" w:hAnsi="Times New Roman" w:cs="Times New Roman"/>
          <w:sz w:val="24"/>
          <w:szCs w:val="24"/>
        </w:rPr>
        <w:t xml:space="preserve">He thinks that he had lost the opportunity to prove himself as a hero. </w:t>
      </w:r>
      <w:r w:rsidR="000B7F12" w:rsidRPr="00E36D5F">
        <w:rPr>
          <w:rFonts w:ascii="Times New Roman" w:hAnsi="Times New Roman" w:cs="Times New Roman"/>
          <w:sz w:val="24"/>
          <w:szCs w:val="24"/>
        </w:rPr>
        <w:t xml:space="preserve">His idealistic nature cannot accept the bitter reality and harsh words of others. </w:t>
      </w:r>
      <w:r w:rsidR="00A85DF6" w:rsidRPr="00E36D5F">
        <w:rPr>
          <w:rFonts w:ascii="Times New Roman" w:hAnsi="Times New Roman" w:cs="Times New Roman"/>
          <w:sz w:val="24"/>
          <w:szCs w:val="24"/>
        </w:rPr>
        <w:t>He considers hi</w:t>
      </w:r>
      <w:r w:rsidR="0055024A" w:rsidRPr="00E36D5F">
        <w:rPr>
          <w:rFonts w:ascii="Times New Roman" w:hAnsi="Times New Roman" w:cs="Times New Roman"/>
          <w:sz w:val="24"/>
          <w:szCs w:val="24"/>
        </w:rPr>
        <w:t>s jump as a jump into a dark well.</w:t>
      </w:r>
      <w:r w:rsidR="00903F90" w:rsidRPr="00E36D5F">
        <w:rPr>
          <w:rFonts w:ascii="Times New Roman" w:hAnsi="Times New Roman" w:cs="Times New Roman"/>
          <w:sz w:val="24"/>
          <w:szCs w:val="24"/>
        </w:rPr>
        <w:t xml:space="preserve"> </w:t>
      </w:r>
      <w:r w:rsidR="00AC2ECB" w:rsidRPr="00E36D5F">
        <w:rPr>
          <w:rFonts w:ascii="Times New Roman" w:hAnsi="Times New Roman" w:cs="Times New Roman"/>
          <w:sz w:val="24"/>
          <w:szCs w:val="24"/>
        </w:rPr>
        <w:t xml:space="preserve">His jump becomes a source of permanent guilt for him. </w:t>
      </w:r>
      <w:r w:rsidR="00903F90" w:rsidRPr="00E36D5F">
        <w:rPr>
          <w:rFonts w:ascii="Times New Roman" w:hAnsi="Times New Roman" w:cs="Times New Roman"/>
          <w:sz w:val="24"/>
          <w:szCs w:val="24"/>
        </w:rPr>
        <w:t xml:space="preserve">He hopes to have other opportunities that can give him a chance to prove his bravery. </w:t>
      </w:r>
      <w:r w:rsidR="007B56C7" w:rsidRPr="00E36D5F">
        <w:rPr>
          <w:rFonts w:ascii="Times New Roman" w:hAnsi="Times New Roman" w:cs="Times New Roman"/>
          <w:sz w:val="24"/>
          <w:szCs w:val="24"/>
        </w:rPr>
        <w:t xml:space="preserve">Lord Jim has to face many consequences of his jump from the ship. </w:t>
      </w:r>
      <w:r w:rsidR="00713B45" w:rsidRPr="00E36D5F">
        <w:rPr>
          <w:rFonts w:ascii="Times New Roman" w:hAnsi="Times New Roman" w:cs="Times New Roman"/>
          <w:sz w:val="24"/>
          <w:szCs w:val="24"/>
        </w:rPr>
        <w:t xml:space="preserve">After many years of the Patna incident, Lord Jim met a white girl named Jewel. They both fell in love and Lord Jim stays in Patusan with Jewel. </w:t>
      </w:r>
      <w:r w:rsidR="00985DF3" w:rsidRPr="00E36D5F">
        <w:rPr>
          <w:rFonts w:ascii="Times New Roman" w:hAnsi="Times New Roman" w:cs="Times New Roman"/>
          <w:sz w:val="24"/>
          <w:szCs w:val="24"/>
        </w:rPr>
        <w:t xml:space="preserve">Jewel has many trust issues with Lord Jim and </w:t>
      </w:r>
      <w:r w:rsidR="00985DF3" w:rsidRPr="00E36D5F">
        <w:rPr>
          <w:rFonts w:ascii="Times New Roman" w:hAnsi="Times New Roman" w:cs="Times New Roman"/>
          <w:sz w:val="24"/>
          <w:szCs w:val="24"/>
        </w:rPr>
        <w:lastRenderedPageBreak/>
        <w:t xml:space="preserve">he cannot demolish this mistrust just because of his regret and shame. </w:t>
      </w:r>
      <w:r w:rsidR="00C017C9" w:rsidRPr="00E36D5F">
        <w:rPr>
          <w:rFonts w:ascii="Times New Roman" w:hAnsi="Times New Roman" w:cs="Times New Roman"/>
          <w:sz w:val="24"/>
          <w:szCs w:val="24"/>
        </w:rPr>
        <w:t>Gentlemen Brown is a pirate who comes to Patusan. Jewel demands Lord Jim, the death of Gentleman Brown. Jim cannot take his life just because Brown also carries some regrets with him.</w:t>
      </w:r>
    </w:p>
    <w:p w14:paraId="2DC9D1E8" w14:textId="77777777" w:rsidR="00D20E59" w:rsidRPr="00E36D5F" w:rsidRDefault="00335974" w:rsidP="00E36D5F">
      <w:pPr>
        <w:spacing w:line="48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 w:rsidRPr="00E36D5F">
        <w:rPr>
          <w:rFonts w:ascii="Times New Roman" w:hAnsi="Times New Roman" w:cs="Times New Roman"/>
          <w:sz w:val="24"/>
          <w:szCs w:val="24"/>
        </w:rPr>
        <w:t xml:space="preserve">The idealistic </w:t>
      </w:r>
      <w:r w:rsidR="00365AA6" w:rsidRPr="00E36D5F">
        <w:rPr>
          <w:rFonts w:ascii="Times New Roman" w:hAnsi="Times New Roman" w:cs="Times New Roman"/>
          <w:sz w:val="24"/>
          <w:szCs w:val="24"/>
        </w:rPr>
        <w:t xml:space="preserve">and romantic </w:t>
      </w:r>
      <w:r w:rsidRPr="00E36D5F">
        <w:rPr>
          <w:rFonts w:ascii="Times New Roman" w:hAnsi="Times New Roman" w:cs="Times New Roman"/>
          <w:sz w:val="24"/>
          <w:szCs w:val="24"/>
        </w:rPr>
        <w:t xml:space="preserve">nature of Lord Jim becomes the source of his problems and guilt. </w:t>
      </w:r>
      <w:r w:rsidR="00454064" w:rsidRPr="00E36D5F">
        <w:rPr>
          <w:rFonts w:ascii="Times New Roman" w:hAnsi="Times New Roman" w:cs="Times New Roman"/>
          <w:sz w:val="24"/>
          <w:szCs w:val="24"/>
        </w:rPr>
        <w:t xml:space="preserve">He has set very high standards for him. </w:t>
      </w:r>
      <w:r w:rsidR="00365AA6" w:rsidRPr="00E36D5F">
        <w:rPr>
          <w:rFonts w:ascii="Times New Roman" w:hAnsi="Times New Roman" w:cs="Times New Roman"/>
          <w:sz w:val="24"/>
          <w:szCs w:val="24"/>
        </w:rPr>
        <w:t xml:space="preserve">He wants to become a hero and wants to be known as the symbol of </w:t>
      </w:r>
      <w:r w:rsidR="006A0300" w:rsidRPr="00E36D5F">
        <w:rPr>
          <w:rFonts w:ascii="Times New Roman" w:hAnsi="Times New Roman" w:cs="Times New Roman"/>
          <w:sz w:val="24"/>
          <w:szCs w:val="24"/>
        </w:rPr>
        <w:t xml:space="preserve">bravery. </w:t>
      </w:r>
      <w:r w:rsidR="003C1607" w:rsidRPr="00E36D5F">
        <w:rPr>
          <w:rFonts w:ascii="Times New Roman" w:hAnsi="Times New Roman" w:cs="Times New Roman"/>
          <w:sz w:val="24"/>
          <w:szCs w:val="24"/>
        </w:rPr>
        <w:t xml:space="preserve">His jump from the Patna ship is entirely </w:t>
      </w:r>
      <w:r w:rsidR="0034345E" w:rsidRPr="00E36D5F">
        <w:rPr>
          <w:rFonts w:ascii="Times New Roman" w:hAnsi="Times New Roman" w:cs="Times New Roman"/>
          <w:sz w:val="24"/>
          <w:szCs w:val="24"/>
        </w:rPr>
        <w:t>unconscious</w:t>
      </w:r>
      <w:r w:rsidR="003C1607" w:rsidRPr="00E36D5F">
        <w:rPr>
          <w:rFonts w:ascii="Times New Roman" w:hAnsi="Times New Roman" w:cs="Times New Roman"/>
          <w:sz w:val="24"/>
          <w:szCs w:val="24"/>
        </w:rPr>
        <w:t xml:space="preserve">. </w:t>
      </w:r>
      <w:r w:rsidR="0034345E" w:rsidRPr="00E36D5F">
        <w:rPr>
          <w:rFonts w:ascii="Times New Roman" w:hAnsi="Times New Roman" w:cs="Times New Roman"/>
          <w:sz w:val="24"/>
          <w:szCs w:val="24"/>
        </w:rPr>
        <w:t xml:space="preserve">He jumps from the ship just because of the fearful noises of the ship's crew. </w:t>
      </w:r>
      <w:r w:rsidR="001E2DF4" w:rsidRPr="00E36D5F">
        <w:rPr>
          <w:rFonts w:ascii="Times New Roman" w:hAnsi="Times New Roman" w:cs="Times New Roman"/>
          <w:sz w:val="24"/>
          <w:szCs w:val="24"/>
        </w:rPr>
        <w:t xml:space="preserve">He does not want to save his life at this time. But his jump becomes a permanent </w:t>
      </w:r>
      <w:r w:rsidR="002F55AB" w:rsidRPr="00E36D5F">
        <w:rPr>
          <w:rFonts w:ascii="Times New Roman" w:hAnsi="Times New Roman" w:cs="Times New Roman"/>
          <w:sz w:val="24"/>
          <w:szCs w:val="24"/>
        </w:rPr>
        <w:t xml:space="preserve">source of regret for him that dictates him throughout his later life. </w:t>
      </w:r>
      <w:r w:rsidR="00760F14" w:rsidRPr="00E36D5F">
        <w:rPr>
          <w:rFonts w:ascii="Times New Roman" w:hAnsi="Times New Roman" w:cs="Times New Roman"/>
          <w:sz w:val="24"/>
          <w:szCs w:val="24"/>
        </w:rPr>
        <w:t xml:space="preserve">Although other members of the staff also make a jump from the ship in the Patna incident, they never feel regret over their decision. </w:t>
      </w:r>
      <w:r w:rsidR="00F63713" w:rsidRPr="00E36D5F">
        <w:rPr>
          <w:rFonts w:ascii="Times New Roman" w:hAnsi="Times New Roman" w:cs="Times New Roman"/>
          <w:sz w:val="24"/>
          <w:szCs w:val="24"/>
        </w:rPr>
        <w:t xml:space="preserve">It is the gentleness of Lord Jim’s nature that he always feels the </w:t>
      </w:r>
      <w:r w:rsidR="00767034" w:rsidRPr="00E36D5F">
        <w:rPr>
          <w:rFonts w:ascii="Times New Roman" w:hAnsi="Times New Roman" w:cs="Times New Roman"/>
          <w:sz w:val="24"/>
          <w:szCs w:val="24"/>
        </w:rPr>
        <w:t>affliction</w:t>
      </w:r>
      <w:r w:rsidR="00F63713" w:rsidRPr="00E36D5F">
        <w:rPr>
          <w:rFonts w:ascii="Times New Roman" w:hAnsi="Times New Roman" w:cs="Times New Roman"/>
          <w:sz w:val="24"/>
          <w:szCs w:val="24"/>
        </w:rPr>
        <w:t xml:space="preserve"> of his jump. </w:t>
      </w:r>
      <w:r w:rsidR="00B70650" w:rsidRPr="00E36D5F">
        <w:rPr>
          <w:rFonts w:ascii="Times New Roman" w:hAnsi="Times New Roman" w:cs="Times New Roman"/>
          <w:sz w:val="24"/>
          <w:szCs w:val="24"/>
        </w:rPr>
        <w:t xml:space="preserve">His bigger dreams and artistic nature never </w:t>
      </w:r>
      <w:proofErr w:type="gramStart"/>
      <w:r w:rsidR="00B70650" w:rsidRPr="00E36D5F">
        <w:rPr>
          <w:rFonts w:ascii="Times New Roman" w:hAnsi="Times New Roman" w:cs="Times New Roman"/>
          <w:sz w:val="24"/>
          <w:szCs w:val="24"/>
        </w:rPr>
        <w:t>frees</w:t>
      </w:r>
      <w:proofErr w:type="gramEnd"/>
      <w:r w:rsidR="00B70650" w:rsidRPr="00E36D5F">
        <w:rPr>
          <w:rFonts w:ascii="Times New Roman" w:hAnsi="Times New Roman" w:cs="Times New Roman"/>
          <w:sz w:val="24"/>
          <w:szCs w:val="24"/>
        </w:rPr>
        <w:t xml:space="preserve"> him from regret.</w:t>
      </w:r>
    </w:p>
    <w:sectPr w:rsidR="00D20E59" w:rsidRPr="00E36D5F">
      <w:headerReference w:type="default" r:id="rId6"/>
      <w:pgSz w:w="11906" w:h="16838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1031D64F" w14:textId="77777777" w:rsidR="00335974" w:rsidRDefault="00335974">
      <w:pPr>
        <w:spacing w:after="0" w:line="240" w:lineRule="auto"/>
      </w:pPr>
      <w:r>
        <w:separator/>
      </w:r>
    </w:p>
  </w:endnote>
  <w:endnote w:type="continuationSeparator" w:id="0">
    <w:p w14:paraId="44566F7C" w14:textId="77777777" w:rsidR="00335974" w:rsidRDefault="00335974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019F944F" w14:textId="77777777" w:rsidR="00335974" w:rsidRDefault="00335974">
      <w:pPr>
        <w:spacing w:after="0" w:line="240" w:lineRule="auto"/>
      </w:pPr>
      <w:r>
        <w:separator/>
      </w:r>
    </w:p>
  </w:footnote>
  <w:footnote w:type="continuationSeparator" w:id="0">
    <w:p w14:paraId="1AE63C11" w14:textId="77777777" w:rsidR="00335974" w:rsidRDefault="00335974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400E112" w14:textId="77777777" w:rsidR="00CF37AB" w:rsidRDefault="00335974">
    <w:pPr>
      <w:pStyle w:val="Header"/>
      <w:jc w:val="right"/>
    </w:pPr>
    <w:r>
      <w:t xml:space="preserve">Last Name </w:t>
    </w:r>
    <w:sdt>
      <w:sdtPr>
        <w:id w:val="1706746977"/>
        <w:docPartObj>
          <w:docPartGallery w:val="Page Numbers (Top of Page)"/>
          <w:docPartUnique/>
        </w:docPartObj>
      </w:sdtPr>
      <w:sdtEndPr>
        <w:rPr>
          <w:noProof/>
        </w:rPr>
      </w:sdtEndPr>
      <w:sdtContent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295F86">
          <w:rPr>
            <w:noProof/>
          </w:rPr>
          <w:t>3</w:t>
        </w:r>
        <w:r>
          <w:rPr>
            <w:noProof/>
          </w:rPr>
          <w:fldChar w:fldCharType="end"/>
        </w:r>
      </w:sdtContent>
    </w:sdt>
  </w:p>
  <w:p w14:paraId="30C7148E" w14:textId="77777777" w:rsidR="00CF37AB" w:rsidRDefault="00CF37AB">
    <w:pPr>
      <w:pStyle w:val="Header"/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137EF3"/>
    <w:rsid w:val="00023BCE"/>
    <w:rsid w:val="00027103"/>
    <w:rsid w:val="0004057F"/>
    <w:rsid w:val="000678DE"/>
    <w:rsid w:val="000B7F12"/>
    <w:rsid w:val="000D079B"/>
    <w:rsid w:val="00137EF3"/>
    <w:rsid w:val="00142CA3"/>
    <w:rsid w:val="001938E5"/>
    <w:rsid w:val="001C192D"/>
    <w:rsid w:val="001C7B09"/>
    <w:rsid w:val="001E2DF4"/>
    <w:rsid w:val="002111FB"/>
    <w:rsid w:val="002538D6"/>
    <w:rsid w:val="00267189"/>
    <w:rsid w:val="00295F86"/>
    <w:rsid w:val="002B2519"/>
    <w:rsid w:val="002B5502"/>
    <w:rsid w:val="002D2C79"/>
    <w:rsid w:val="002F55AB"/>
    <w:rsid w:val="00330DBD"/>
    <w:rsid w:val="00335974"/>
    <w:rsid w:val="0034345E"/>
    <w:rsid w:val="00347DB9"/>
    <w:rsid w:val="00365AA6"/>
    <w:rsid w:val="003C1607"/>
    <w:rsid w:val="003C5D38"/>
    <w:rsid w:val="003C70A8"/>
    <w:rsid w:val="003E5774"/>
    <w:rsid w:val="00401C3F"/>
    <w:rsid w:val="00454064"/>
    <w:rsid w:val="004546DB"/>
    <w:rsid w:val="004B2002"/>
    <w:rsid w:val="004E4DCE"/>
    <w:rsid w:val="00517F1A"/>
    <w:rsid w:val="00526BE4"/>
    <w:rsid w:val="00546818"/>
    <w:rsid w:val="0055024A"/>
    <w:rsid w:val="005621EC"/>
    <w:rsid w:val="00576AC7"/>
    <w:rsid w:val="0057765F"/>
    <w:rsid w:val="00681553"/>
    <w:rsid w:val="0069149C"/>
    <w:rsid w:val="00697B94"/>
    <w:rsid w:val="006A0300"/>
    <w:rsid w:val="00702244"/>
    <w:rsid w:val="00710272"/>
    <w:rsid w:val="00713B45"/>
    <w:rsid w:val="00713BC0"/>
    <w:rsid w:val="00716534"/>
    <w:rsid w:val="00725B01"/>
    <w:rsid w:val="00740D3A"/>
    <w:rsid w:val="00760F14"/>
    <w:rsid w:val="00761602"/>
    <w:rsid w:val="00767034"/>
    <w:rsid w:val="00774849"/>
    <w:rsid w:val="00781DE3"/>
    <w:rsid w:val="007B56C7"/>
    <w:rsid w:val="007D3063"/>
    <w:rsid w:val="0080016E"/>
    <w:rsid w:val="008037C0"/>
    <w:rsid w:val="008200DA"/>
    <w:rsid w:val="0082662B"/>
    <w:rsid w:val="008618E3"/>
    <w:rsid w:val="008A726F"/>
    <w:rsid w:val="008A72A7"/>
    <w:rsid w:val="008D628C"/>
    <w:rsid w:val="00903F90"/>
    <w:rsid w:val="00933557"/>
    <w:rsid w:val="00956535"/>
    <w:rsid w:val="00985DF3"/>
    <w:rsid w:val="009B795B"/>
    <w:rsid w:val="00A26EEF"/>
    <w:rsid w:val="00A85DF6"/>
    <w:rsid w:val="00A9126D"/>
    <w:rsid w:val="00AA0EA6"/>
    <w:rsid w:val="00AB44F6"/>
    <w:rsid w:val="00AB45C8"/>
    <w:rsid w:val="00AB78F6"/>
    <w:rsid w:val="00AC2ECB"/>
    <w:rsid w:val="00B064DD"/>
    <w:rsid w:val="00B51F1B"/>
    <w:rsid w:val="00B53FCE"/>
    <w:rsid w:val="00B66887"/>
    <w:rsid w:val="00B70650"/>
    <w:rsid w:val="00B87183"/>
    <w:rsid w:val="00BC28DC"/>
    <w:rsid w:val="00BD67DE"/>
    <w:rsid w:val="00C017C9"/>
    <w:rsid w:val="00C0594D"/>
    <w:rsid w:val="00C127A7"/>
    <w:rsid w:val="00C15E4E"/>
    <w:rsid w:val="00CF295F"/>
    <w:rsid w:val="00CF37AB"/>
    <w:rsid w:val="00D20E59"/>
    <w:rsid w:val="00D264F1"/>
    <w:rsid w:val="00D35E1A"/>
    <w:rsid w:val="00D4479E"/>
    <w:rsid w:val="00D70F2C"/>
    <w:rsid w:val="00D759D4"/>
    <w:rsid w:val="00D86F19"/>
    <w:rsid w:val="00DB088A"/>
    <w:rsid w:val="00DD5C4B"/>
    <w:rsid w:val="00DF18DE"/>
    <w:rsid w:val="00DF2109"/>
    <w:rsid w:val="00E21198"/>
    <w:rsid w:val="00E34BF4"/>
    <w:rsid w:val="00E36D5F"/>
    <w:rsid w:val="00E70D9E"/>
    <w:rsid w:val="00EB7269"/>
    <w:rsid w:val="00EE1240"/>
    <w:rsid w:val="00F16483"/>
    <w:rsid w:val="00F63713"/>
    <w:rsid w:val="00F96AD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4B2B233E-70CF-4B86-90CC-C26EE6964FC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7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Spacing">
    <w:name w:val="No Spacing"/>
    <w:aliases w:val="No Indent"/>
    <w:uiPriority w:val="1"/>
    <w:qFormat/>
    <w:rsid w:val="004B2002"/>
    <w:pPr>
      <w:spacing w:after="0" w:line="480" w:lineRule="auto"/>
    </w:pPr>
    <w:rPr>
      <w:rFonts w:eastAsiaTheme="minorEastAsia"/>
      <w:sz w:val="24"/>
      <w:szCs w:val="24"/>
      <w:lang w:val="en-US" w:eastAsia="ja-JP"/>
    </w:rPr>
  </w:style>
  <w:style w:type="paragraph" w:styleId="Header">
    <w:name w:val="header"/>
    <w:basedOn w:val="Normal"/>
    <w:link w:val="HeaderChar"/>
    <w:uiPriority w:val="99"/>
    <w:unhideWhenUsed/>
    <w:rsid w:val="00CF37AB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CF37AB"/>
  </w:style>
  <w:style w:type="paragraph" w:styleId="Footer">
    <w:name w:val="footer"/>
    <w:basedOn w:val="Normal"/>
    <w:link w:val="FooterChar"/>
    <w:uiPriority w:val="99"/>
    <w:unhideWhenUsed/>
    <w:rsid w:val="00CF37AB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CF37AB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glossaryDocument" Target="glossary/document.xml"/><Relationship Id="rId3" Type="http://schemas.openxmlformats.org/officeDocument/2006/relationships/webSettings" Target="webSettings.xml"/><Relationship Id="rId7" Type="http://schemas.openxmlformats.org/officeDocument/2006/relationships/fontTable" Target="fontTab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eader" Target="header1.xml"/><Relationship Id="rId5" Type="http://schemas.openxmlformats.org/officeDocument/2006/relationships/endnotes" Target="endnotes.xml"/><Relationship Id="rId4" Type="http://schemas.openxmlformats.org/officeDocument/2006/relationships/footnotes" Target="footnotes.xml"/><Relationship Id="rId9" Type="http://schemas.openxmlformats.org/officeDocument/2006/relationships/theme" Target="theme/theme1.xm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docParts>
    <w:docPart>
      <w:docPartPr>
        <w:name w:val="C6FA943F2D7E461DA8AECB658DDAC97D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CA793475-4DBE-4DA1-BBC4-6873137C837A}"/>
      </w:docPartPr>
      <w:docPartBody>
        <w:p w:rsidR="00740D3A" w:rsidRDefault="00FF6827" w:rsidP="00C15E4E">
          <w:pPr>
            <w:pStyle w:val="C6FA943F2D7E461DA8AECB658DDAC97D"/>
          </w:pPr>
          <w:r>
            <w:t>Your Name</w:t>
          </w:r>
        </w:p>
      </w:docPartBody>
    </w:docPart>
    <w:docPart>
      <w:docPartPr>
        <w:name w:val="61CDB33554F74040A00607E5765DD45A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988A99DF-DFA6-4D8E-8C01-8AF6552C362D}"/>
      </w:docPartPr>
      <w:docPartBody>
        <w:p w:rsidR="00740D3A" w:rsidRDefault="00FF6827" w:rsidP="00C15E4E">
          <w:pPr>
            <w:pStyle w:val="61CDB33554F74040A00607E5765DD45A"/>
          </w:pPr>
          <w:r>
            <w:t>Instructor Name</w:t>
          </w:r>
        </w:p>
      </w:docPartBody>
    </w:docPart>
    <w:docPart>
      <w:docPartPr>
        <w:name w:val="93BF007BC8514DD9A8F2D5A5EB3ED483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7374AD05-D3AB-47B1-9FE1-67BF1E94A6E7}"/>
      </w:docPartPr>
      <w:docPartBody>
        <w:p w:rsidR="00740D3A" w:rsidRDefault="00FF6827" w:rsidP="00C15E4E">
          <w:pPr>
            <w:pStyle w:val="93BF007BC8514DD9A8F2D5A5EB3ED483"/>
          </w:pPr>
          <w:r>
            <w:t>Course Number</w:t>
          </w:r>
        </w:p>
      </w:docPartBody>
    </w:docPart>
    <w:docPart>
      <w:docPartPr>
        <w:name w:val="0642757E8F01462F88BB3E0BA359D897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DEF5E85F-9C56-449C-9304-5113EC813A2D}"/>
      </w:docPartPr>
      <w:docPartBody>
        <w:p w:rsidR="00740D3A" w:rsidRDefault="00FF6827" w:rsidP="00C15E4E">
          <w:pPr>
            <w:pStyle w:val="0642757E8F01462F88BB3E0BA359D897"/>
          </w:pPr>
          <w:r>
            <w:t>Date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view w:val="normal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C15E4E"/>
    <w:rsid w:val="003577B1"/>
    <w:rsid w:val="00740D3A"/>
    <w:rsid w:val="00A14E68"/>
    <w:rsid w:val="00C15E4E"/>
    <w:rsid w:val="00FF682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en-AU" w:eastAsia="en-AU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7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C6FA943F2D7E461DA8AECB658DDAC97D">
    <w:name w:val="C6FA943F2D7E461DA8AECB658DDAC97D"/>
    <w:rsid w:val="00C15E4E"/>
  </w:style>
  <w:style w:type="paragraph" w:customStyle="1" w:styleId="61CDB33554F74040A00607E5765DD45A">
    <w:name w:val="61CDB33554F74040A00607E5765DD45A"/>
    <w:rsid w:val="00C15E4E"/>
  </w:style>
  <w:style w:type="paragraph" w:customStyle="1" w:styleId="93BF007BC8514DD9A8F2D5A5EB3ED483">
    <w:name w:val="93BF007BC8514DD9A8F2D5A5EB3ED483"/>
    <w:rsid w:val="00C15E4E"/>
  </w:style>
  <w:style w:type="paragraph" w:customStyle="1" w:styleId="0642757E8F01462F88BB3E0BA359D897">
    <w:name w:val="0642757E8F01462F88BB3E0BA359D897"/>
    <w:rsid w:val="00C15E4E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3</Pages>
  <Words>852</Words>
  <Characters>4858</Characters>
  <Application>Microsoft Office Word</Application>
  <DocSecurity>0</DocSecurity>
  <Lines>40</Lines>
  <Paragraphs>1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69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orning</dc:creator>
  <cp:lastModifiedBy>Proofreader</cp:lastModifiedBy>
  <cp:revision>2</cp:revision>
  <dcterms:created xsi:type="dcterms:W3CDTF">2019-12-04T13:46:00Z</dcterms:created>
  <dcterms:modified xsi:type="dcterms:W3CDTF">2019-12-04T13:4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80"&gt;&lt;session id="Yy61YN4e"/&gt;&lt;style id="http://www.zotero.org/styles/modern-language-association" locale="en-US" hasBibliography="1" bibliographyStyleHasBeenSet="0"/&gt;&lt;prefs&gt;&lt;pref name="fieldType" value="Field"/&gt;&lt;p</vt:lpwstr>
  </property>
  <property fmtid="{D5CDD505-2E9C-101B-9397-08002B2CF9AE}" pid="3" name="ZOTERO_PREF_2">
    <vt:lpwstr>ref name="automaticJournalAbbreviations" value="true"/&gt;&lt;/prefs&gt;&lt;/data&gt;</vt:lpwstr>
  </property>
</Properties>
</file>